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191FD4C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283B15" w:rsidRPr="00303552">
        <w:rPr>
          <w:rFonts w:ascii="Times New Roman" w:hAnsi="Times New Roman" w:cs="Times New Roman"/>
        </w:rPr>
        <w:t xml:space="preserve">GDF15 knockout does not impact maternal food intake or body composition but increases </w:t>
      </w:r>
      <w:r w:rsidR="00D071B1" w:rsidRPr="00303552">
        <w:rPr>
          <w:rFonts w:ascii="Times New Roman" w:hAnsi="Times New Roman" w:cs="Times New Roman"/>
        </w:rPr>
        <w:t xml:space="preserve">female </w:t>
      </w:r>
      <w:r w:rsidR="00283B15" w:rsidRPr="00303552">
        <w:rPr>
          <w:rFonts w:ascii="Times New Roman" w:hAnsi="Times New Roman" w:cs="Times New Roman"/>
        </w:rPr>
        <w:t>offspring bodyweight in the first 14 days of life</w:t>
      </w:r>
      <w:r w:rsidR="00D071B1" w:rsidRPr="00303552">
        <w:rPr>
          <w:rFonts w:ascii="Times New Roman" w:hAnsi="Times New Roman" w:cs="Times New Roman"/>
        </w:rPr>
        <w:t xml:space="preserve"> </w:t>
      </w:r>
    </w:p>
    <w:p w14:paraId="538918B8" w14:textId="4D863EC2" w:rsidR="00283B15" w:rsidRPr="00303552" w:rsidRDefault="00283B15">
      <w:pPr>
        <w:rPr>
          <w:rFonts w:ascii="Times New Roman" w:hAnsi="Times New Roman" w:cs="Times New Roman"/>
        </w:rPr>
      </w:pPr>
    </w:p>
    <w:p w14:paraId="3222723E" w14:textId="255FB5C6"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283B15" w:rsidRPr="00303552">
        <w:rPr>
          <w:rFonts w:ascii="Times New Roman" w:hAnsi="Times New Roman" w:cs="Times New Roman"/>
        </w:rPr>
        <w:t>, Noura</w:t>
      </w:r>
      <w:r>
        <w:rPr>
          <w:rFonts w:ascii="Times New Roman" w:hAnsi="Times New Roman" w:cs="Times New Roman"/>
        </w:rPr>
        <w:t xml:space="preserve"> El Habbal</w:t>
      </w:r>
      <w:r w:rsidR="00283B15" w:rsidRPr="00303552">
        <w:rPr>
          <w:rFonts w:ascii="Times New Roman" w:hAnsi="Times New Roman" w:cs="Times New Roman"/>
        </w:rPr>
        <w:t>, JeAnna</w:t>
      </w:r>
      <w:r>
        <w:rPr>
          <w:rFonts w:ascii="Times New Roman" w:hAnsi="Times New Roman" w:cs="Times New Roman"/>
        </w:rPr>
        <w:t xml:space="preserve"> R. Redd</w:t>
      </w:r>
      <w:r w:rsidR="00283B15" w:rsidRPr="00303552">
        <w:rPr>
          <w:rFonts w:ascii="Times New Roman" w:hAnsi="Times New Roman" w:cs="Times New Roman"/>
        </w:rPr>
        <w:t>, Haijing</w:t>
      </w:r>
      <w:r>
        <w:rPr>
          <w:rFonts w:ascii="Times New Roman" w:hAnsi="Times New Roman" w:cs="Times New Roman"/>
        </w:rPr>
        <w:t xml:space="preserve"> Sun</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Pr="00303552">
        <w:rPr>
          <w:rFonts w:ascii="Times New Roman" w:hAnsi="Times New Roman" w:cs="Times New Roman"/>
        </w:rPr>
        <w:t>, Dave</w:t>
      </w:r>
      <w:r>
        <w:rPr>
          <w:rFonts w:ascii="Times New Roman" w:hAnsi="Times New Roman" w:cs="Times New Roman"/>
        </w:rPr>
        <w:t xml:space="preserve"> Bridges</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7777777" w:rsidR="00834B50" w:rsidRDefault="00834B50">
      <w:pPr>
        <w:rPr>
          <w:rFonts w:ascii="Times New Roman" w:hAnsi="Times New Roman" w:cs="Times New Roman"/>
          <w:b/>
          <w:bCs/>
        </w:rPr>
      </w:pP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1"/>
          <w:footerReference w:type="default" r:id="rId12"/>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4C1DE1EE" w14:textId="77777777" w:rsidR="00283B15" w:rsidRPr="00303552" w:rsidRDefault="00283B15" w:rsidP="00C279A3">
      <w:pPr>
        <w:pStyle w:val="Heading1"/>
        <w:rPr>
          <w:rFonts w:cs="Times New Roman"/>
        </w:rPr>
        <w:sectPr w:rsidR="00283B15" w:rsidRPr="00303552" w:rsidSect="00587EB0">
          <w:pgSz w:w="12240" w:h="15840"/>
          <w:pgMar w:top="1440" w:right="1440" w:bottom="1440" w:left="1440" w:header="720" w:footer="720" w:gutter="0"/>
          <w:cols w:space="720"/>
          <w:docGrid w:linePitch="360"/>
        </w:sectPr>
      </w:pPr>
      <w:r w:rsidRPr="00303552">
        <w:rPr>
          <w:rFonts w:cs="Times New Roman"/>
        </w:rPr>
        <w:lastRenderedPageBreak/>
        <w:t>Introduction</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05D13587"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lastRenderedPageBreak/>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7B4ED462"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random effect of mouse ID and dam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 xml:space="preserve">were assessed using a two-way ANOVA for sex and </w:t>
      </w:r>
      <w:r w:rsidR="00EC23D1">
        <w:rPr>
          <w:rFonts w:ascii="Times New Roman" w:eastAsia="Times New Roman" w:hAnsi="Times New Roman" w:cs="Times New Roman"/>
        </w:rPr>
        <w:t>genotype</w:t>
      </w:r>
      <w:r w:rsidR="002513AE" w:rsidRPr="002513AE">
        <w:rPr>
          <w:rFonts w:ascii="Times New Roman" w:eastAsia="Times New Roman" w:hAnsi="Times New Roman" w:cs="Times New Roman"/>
        </w:rPr>
        <w:t>, with an interaction between the two. If a significant interaction was observed, sex-stratified models were then used and the p-value for the interaction was reported. Otherwise, sex was used as a covariate in a non-interacting model.</w:t>
      </w:r>
      <w:r w:rsidR="00FD0AB9">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6DCF7B7F"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61F70696"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w:t>
      </w:r>
      <w:r w:rsidR="0062695D">
        <w:rPr>
          <w:rFonts w:ascii="Times New Roman" w:hAnsi="Times New Roman" w:cs="Times New Roman"/>
        </w:rPr>
        <w:t>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45685E65" w:rsidR="00757CFC" w:rsidRDefault="00757CFC" w:rsidP="00757CFC">
      <w:pPr>
        <w:pStyle w:val="Heading2"/>
      </w:pPr>
      <w:r w:rsidRPr="00F8783B">
        <w:rPr>
          <w:highlight w:val="yellow"/>
        </w:rPr>
        <w:lastRenderedPageBreak/>
        <w:t xml:space="preserve">Gdf15-/- dams </w:t>
      </w:r>
      <w:r w:rsidR="003D3AA3" w:rsidRPr="00F8783B">
        <w:rPr>
          <w:highlight w:val="yellow"/>
        </w:rPr>
        <w:t>normal insulin tolerance during pregnancy</w:t>
      </w:r>
    </w:p>
    <w:p w14:paraId="46078BF1" w14:textId="11CB76EF" w:rsidR="00655C34" w:rsidRP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Gdf15 ablation on maternal insulin sensitivity during pregnancy.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proofErr w:type="spellEnd"/>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duh),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proofErr w:type="spellEnd"/>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 counterparts (p=0.74). The initial rate of drop of blood glucose was </w:t>
      </w:r>
      <w:r w:rsidR="00F9088E">
        <w:rPr>
          <w:rFonts w:ascii="Times New Roman" w:hAnsi="Times New Roman" w:cs="Times New Roman"/>
        </w:rPr>
        <w:t xml:space="preserve">9.34% lower in -/- dams compared to +/+ dams </w:t>
      </w:r>
      <w:r w:rsidR="00344006">
        <w:rPr>
          <w:rFonts w:ascii="Times New Roman" w:hAnsi="Times New Roman" w:cs="Times New Roman"/>
        </w:rPr>
        <w:t>(p=X.XX).</w:t>
      </w:r>
    </w:p>
    <w:p w14:paraId="6923F3AC" w14:textId="16D24E66" w:rsidR="00667E7E" w:rsidRPr="00303552" w:rsidRDefault="00667E7E" w:rsidP="00C279A3">
      <w:pPr>
        <w:pStyle w:val="Heading1"/>
        <w:rPr>
          <w:rFonts w:cs="Times New Roman"/>
        </w:rPr>
      </w:pPr>
      <w:r w:rsidRPr="00303552">
        <w:rPr>
          <w:rFonts w:cs="Times New Roman"/>
        </w:rPr>
        <w:t>Conclusion</w:t>
      </w:r>
    </w:p>
    <w:p w14:paraId="1A85AF84" w14:textId="77777777" w:rsidR="00667E7E" w:rsidRPr="00303552" w:rsidRDefault="00667E7E" w:rsidP="00C279A3">
      <w:pPr>
        <w:pStyle w:val="Heading1"/>
        <w:rPr>
          <w:rFonts w:cs="Times New Roman"/>
        </w:rPr>
      </w:pPr>
      <w:r w:rsidRPr="00303552">
        <w:rPr>
          <w:rFonts w:cs="Times New Roman"/>
        </w:rPr>
        <w:t>Discussion</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6D1297" w14:textId="77777777" w:rsidR="007800A0" w:rsidRDefault="007800A0" w:rsidP="00283B15">
      <w:r>
        <w:separator/>
      </w:r>
    </w:p>
  </w:endnote>
  <w:endnote w:type="continuationSeparator" w:id="0">
    <w:p w14:paraId="6957146B" w14:textId="77777777" w:rsidR="007800A0" w:rsidRDefault="007800A0"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94DD2" w14:textId="77777777" w:rsidR="007800A0" w:rsidRDefault="007800A0" w:rsidP="00283B15">
      <w:r>
        <w:separator/>
      </w:r>
    </w:p>
  </w:footnote>
  <w:footnote w:type="continuationSeparator" w:id="0">
    <w:p w14:paraId="264F6858" w14:textId="77777777" w:rsidR="007800A0" w:rsidRDefault="007800A0" w:rsidP="00283B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7193"/>
    <w:rsid w:val="00077CDF"/>
    <w:rsid w:val="000B7DE3"/>
    <w:rsid w:val="000C2B86"/>
    <w:rsid w:val="000C3D44"/>
    <w:rsid w:val="000D699C"/>
    <w:rsid w:val="000F2F63"/>
    <w:rsid w:val="000F3B3F"/>
    <w:rsid w:val="000F642D"/>
    <w:rsid w:val="00106075"/>
    <w:rsid w:val="00107C77"/>
    <w:rsid w:val="00113179"/>
    <w:rsid w:val="00122A75"/>
    <w:rsid w:val="00154B9E"/>
    <w:rsid w:val="001557E5"/>
    <w:rsid w:val="00186B53"/>
    <w:rsid w:val="001C170C"/>
    <w:rsid w:val="001C634C"/>
    <w:rsid w:val="001D753F"/>
    <w:rsid w:val="001E6250"/>
    <w:rsid w:val="001E72ED"/>
    <w:rsid w:val="0020031B"/>
    <w:rsid w:val="002375E1"/>
    <w:rsid w:val="00242FC7"/>
    <w:rsid w:val="00247B38"/>
    <w:rsid w:val="002513AE"/>
    <w:rsid w:val="00262874"/>
    <w:rsid w:val="00264316"/>
    <w:rsid w:val="00280CAA"/>
    <w:rsid w:val="00283B15"/>
    <w:rsid w:val="002A4E3E"/>
    <w:rsid w:val="002A5E0B"/>
    <w:rsid w:val="002B64E3"/>
    <w:rsid w:val="002C1F42"/>
    <w:rsid w:val="002C2A53"/>
    <w:rsid w:val="002C53A0"/>
    <w:rsid w:val="002E247C"/>
    <w:rsid w:val="002F29DF"/>
    <w:rsid w:val="00303552"/>
    <w:rsid w:val="00332B44"/>
    <w:rsid w:val="00344006"/>
    <w:rsid w:val="00367564"/>
    <w:rsid w:val="00373916"/>
    <w:rsid w:val="00374604"/>
    <w:rsid w:val="003D3AA3"/>
    <w:rsid w:val="003D45C1"/>
    <w:rsid w:val="00404E6F"/>
    <w:rsid w:val="00422824"/>
    <w:rsid w:val="0042306F"/>
    <w:rsid w:val="00436287"/>
    <w:rsid w:val="00444701"/>
    <w:rsid w:val="004527CA"/>
    <w:rsid w:val="004814CA"/>
    <w:rsid w:val="004A3BDC"/>
    <w:rsid w:val="004A7ABC"/>
    <w:rsid w:val="004C147B"/>
    <w:rsid w:val="004C1957"/>
    <w:rsid w:val="004D15A6"/>
    <w:rsid w:val="004F4D8C"/>
    <w:rsid w:val="00506BE3"/>
    <w:rsid w:val="00511334"/>
    <w:rsid w:val="005135AA"/>
    <w:rsid w:val="00517D3C"/>
    <w:rsid w:val="00572224"/>
    <w:rsid w:val="00572DD3"/>
    <w:rsid w:val="00574166"/>
    <w:rsid w:val="00581906"/>
    <w:rsid w:val="00587EB0"/>
    <w:rsid w:val="005A3CDA"/>
    <w:rsid w:val="005A57BB"/>
    <w:rsid w:val="005B1295"/>
    <w:rsid w:val="005E3BA8"/>
    <w:rsid w:val="005E6CA5"/>
    <w:rsid w:val="005F2191"/>
    <w:rsid w:val="00603AC9"/>
    <w:rsid w:val="0062695D"/>
    <w:rsid w:val="006311F0"/>
    <w:rsid w:val="00645CE1"/>
    <w:rsid w:val="00655C34"/>
    <w:rsid w:val="0066761A"/>
    <w:rsid w:val="00667E7E"/>
    <w:rsid w:val="00674C4E"/>
    <w:rsid w:val="00697A26"/>
    <w:rsid w:val="006B0F65"/>
    <w:rsid w:val="006B426E"/>
    <w:rsid w:val="006C7575"/>
    <w:rsid w:val="006D0E50"/>
    <w:rsid w:val="006E4CAA"/>
    <w:rsid w:val="00726DE1"/>
    <w:rsid w:val="00741FE3"/>
    <w:rsid w:val="00757CFC"/>
    <w:rsid w:val="00777A3D"/>
    <w:rsid w:val="007800A0"/>
    <w:rsid w:val="00792F75"/>
    <w:rsid w:val="007C1DF5"/>
    <w:rsid w:val="008037F1"/>
    <w:rsid w:val="00810717"/>
    <w:rsid w:val="0081224E"/>
    <w:rsid w:val="00834B50"/>
    <w:rsid w:val="0086099C"/>
    <w:rsid w:val="008D11D5"/>
    <w:rsid w:val="008E4DF2"/>
    <w:rsid w:val="008E6EF4"/>
    <w:rsid w:val="008F3299"/>
    <w:rsid w:val="008F4555"/>
    <w:rsid w:val="00910237"/>
    <w:rsid w:val="00913CC8"/>
    <w:rsid w:val="00916768"/>
    <w:rsid w:val="00935BB2"/>
    <w:rsid w:val="00967CB8"/>
    <w:rsid w:val="00971C89"/>
    <w:rsid w:val="009778DF"/>
    <w:rsid w:val="009B3F1D"/>
    <w:rsid w:val="009E0694"/>
    <w:rsid w:val="00A056A4"/>
    <w:rsid w:val="00A172DE"/>
    <w:rsid w:val="00A17703"/>
    <w:rsid w:val="00A22DC3"/>
    <w:rsid w:val="00A2331B"/>
    <w:rsid w:val="00A32ED9"/>
    <w:rsid w:val="00A75B5E"/>
    <w:rsid w:val="00AA6169"/>
    <w:rsid w:val="00AB498D"/>
    <w:rsid w:val="00AC2FFC"/>
    <w:rsid w:val="00AC4597"/>
    <w:rsid w:val="00AE2672"/>
    <w:rsid w:val="00AE4DBC"/>
    <w:rsid w:val="00B039A5"/>
    <w:rsid w:val="00B34F9F"/>
    <w:rsid w:val="00B364E2"/>
    <w:rsid w:val="00B41305"/>
    <w:rsid w:val="00B41ED0"/>
    <w:rsid w:val="00B555A6"/>
    <w:rsid w:val="00B57207"/>
    <w:rsid w:val="00B87CB1"/>
    <w:rsid w:val="00BB319E"/>
    <w:rsid w:val="00BD75F3"/>
    <w:rsid w:val="00BF3CAB"/>
    <w:rsid w:val="00BF5335"/>
    <w:rsid w:val="00C12747"/>
    <w:rsid w:val="00C13592"/>
    <w:rsid w:val="00C200CA"/>
    <w:rsid w:val="00C26F18"/>
    <w:rsid w:val="00C279A3"/>
    <w:rsid w:val="00C345B1"/>
    <w:rsid w:val="00C41B17"/>
    <w:rsid w:val="00C545FF"/>
    <w:rsid w:val="00C6518A"/>
    <w:rsid w:val="00C853C9"/>
    <w:rsid w:val="00C86E71"/>
    <w:rsid w:val="00C95715"/>
    <w:rsid w:val="00CC5373"/>
    <w:rsid w:val="00CD4198"/>
    <w:rsid w:val="00CD654B"/>
    <w:rsid w:val="00D02566"/>
    <w:rsid w:val="00D071B1"/>
    <w:rsid w:val="00D10944"/>
    <w:rsid w:val="00D1461E"/>
    <w:rsid w:val="00D1756D"/>
    <w:rsid w:val="00D3270D"/>
    <w:rsid w:val="00D45A15"/>
    <w:rsid w:val="00D50EED"/>
    <w:rsid w:val="00D671B1"/>
    <w:rsid w:val="00D86FB4"/>
    <w:rsid w:val="00DD02BD"/>
    <w:rsid w:val="00DD11C9"/>
    <w:rsid w:val="00DE237C"/>
    <w:rsid w:val="00DE5F60"/>
    <w:rsid w:val="00DF3474"/>
    <w:rsid w:val="00E26319"/>
    <w:rsid w:val="00E34536"/>
    <w:rsid w:val="00E40985"/>
    <w:rsid w:val="00E8044A"/>
    <w:rsid w:val="00E81B08"/>
    <w:rsid w:val="00E973AF"/>
    <w:rsid w:val="00E974EB"/>
    <w:rsid w:val="00EA063D"/>
    <w:rsid w:val="00EA5CA9"/>
    <w:rsid w:val="00EB697F"/>
    <w:rsid w:val="00EC23D1"/>
    <w:rsid w:val="00ED0BEA"/>
    <w:rsid w:val="00EF1CFC"/>
    <w:rsid w:val="00EF6E8B"/>
    <w:rsid w:val="00EF6FDD"/>
    <w:rsid w:val="00F0707F"/>
    <w:rsid w:val="00F43922"/>
    <w:rsid w:val="00F85D93"/>
    <w:rsid w:val="00F876E9"/>
    <w:rsid w:val="00F8783B"/>
    <w:rsid w:val="00F9088E"/>
    <w:rsid w:val="00FB0F00"/>
    <w:rsid w:val="00FB346B"/>
    <w:rsid w:val="00FD0A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mailto:davebrid@umich.edu"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1</TotalTime>
  <Pages>9</Pages>
  <Words>2915</Words>
  <Characters>16617</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96</cp:revision>
  <dcterms:created xsi:type="dcterms:W3CDTF">2022-05-03T17:41:00Z</dcterms:created>
  <dcterms:modified xsi:type="dcterms:W3CDTF">2022-06-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